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6EB3" w:rsidRDefault="00F03FA1">
      <w:r>
        <w:t>A novel approach to detecting changes in dynamic rules governing population fluctuations</w:t>
      </w:r>
    </w:p>
    <w:p w:rsidR="00F03FA1" w:rsidRDefault="00F03FA1"/>
    <w:p w:rsidR="00F03FA1" w:rsidRDefault="00F03FA1">
      <w:r>
        <w:t>C.A. Bahlai And E.F. Zipkin</w:t>
      </w:r>
    </w:p>
    <w:p w:rsidR="00F03FA1" w:rsidRPr="00351C6A" w:rsidRDefault="00F03FA1">
      <w:pPr>
        <w:rPr>
          <w:b/>
        </w:rPr>
      </w:pPr>
      <w:r w:rsidRPr="00351C6A">
        <w:rPr>
          <w:b/>
        </w:rPr>
        <w:t xml:space="preserve">Abstract </w:t>
      </w:r>
    </w:p>
    <w:p w:rsidR="00F03FA1" w:rsidRPr="00351C6A" w:rsidRDefault="00F03FA1">
      <w:pPr>
        <w:rPr>
          <w:b/>
        </w:rPr>
      </w:pPr>
      <w:r w:rsidRPr="00351C6A">
        <w:rPr>
          <w:b/>
        </w:rPr>
        <w:t>Introduction</w:t>
      </w:r>
    </w:p>
    <w:p w:rsidR="001707D6" w:rsidRDefault="001707D6"/>
    <w:p w:rsidR="001707D6" w:rsidRDefault="001707D6" w:rsidP="001707D6">
      <w:r>
        <w:t xml:space="preserve">In this paper, we develop a generalizable tool for detecting shifts in dynamic regime in population time series data. The regime shift model is based on a script initially developed in </w:t>
      </w:r>
      <w:r>
        <w:fldChar w:fldCharType="begin"/>
      </w:r>
      <w:r>
        <w:instrText xml:space="preserve"> ADDIN ZOTERO_ITEM CSL_CITATION {"citationID":"a7roic0neu","properties":{"formattedCitation":"(Bahlai et al. 2015)","plainCitation":"(Bahlai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CA5A17">
        <w:rPr>
          <w:rFonts w:ascii="Calibri" w:hAnsi="Calibri" w:cs="Calibri"/>
        </w:rPr>
        <w:t>(Bahlai et al. 2015)</w:t>
      </w:r>
      <w:r>
        <w:fldChar w:fldCharType="end"/>
      </w:r>
      <w:r>
        <w:t xml:space="preserve"> to understand changes governing the 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 xml:space="preserve">for the presence, location, and magnitude of shifts in dynamic regime. </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RStudio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5"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 xml:space="preserve">For our purposes, we use the Ricker model to describe the dynamics within a system.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1]</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lastRenderedPageBreak/>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standard data frame of population observations at a standard time intervals to quickly generate a report on the fit of the model described above to their own data. Herein we summarize the role of each function, but we encourage the reader to download the script file directly </w:t>
      </w:r>
      <w:r w:rsidR="00553662">
        <w:t>from</w:t>
      </w:r>
      <w:r w:rsidR="00553662" w:rsidRPr="00553662">
        <w:t xml:space="preserve"> https://github.com/cbahlai/monarch_regime/blob/master/regime_shift_detector.R</w:t>
      </w:r>
      <w:r w:rsidR="00553662">
        <w:t xml:space="preserve"> </w:t>
      </w:r>
      <w:r w:rsidR="00BA1A33">
        <w:t>for the details of implementation, included as line</w:t>
      </w:r>
      <w:r w:rsidR="00553662">
        <w:t>-by-line comments in the script.</w:t>
      </w:r>
    </w:p>
    <w:p w:rsidR="00553662" w:rsidRDefault="00553662">
      <w:r>
        <w:t xml:space="preserve">addNt1- takes a raw data frame with columns for year, population abundance measure, and converts it to a </w:t>
      </w:r>
      <w:proofErr w:type="gramStart"/>
      <w:r>
        <w:t>three column</w:t>
      </w:r>
      <w:proofErr w:type="gramEnd"/>
      <w:r>
        <w:t xml:space="preserve"> data frame with year, population in year, population in the next year, and gives the data consistent column names for use in downstream functions</w:t>
      </w:r>
      <w:r w:rsidR="00C41851">
        <w:t>. Most of the functions described below require this function to be used to transform data prior to use</w:t>
      </w:r>
      <w:r w:rsidR="006871C7">
        <w:t>, unless otherwise specified.</w:t>
      </w:r>
    </w:p>
    <w:p w:rsidR="00553662" w:rsidRDefault="00553662">
      <w:proofErr w:type="spellStart"/>
      <w:r>
        <w:t>AICcorrection</w:t>
      </w:r>
      <w:proofErr w:type="spellEnd"/>
      <w:r>
        <w:t xml:space="preserve">- takes a data series and the number of breaks used </w:t>
      </w:r>
      <w:proofErr w:type="gramStart"/>
      <w:r>
        <w:t>in a given</w:t>
      </w:r>
      <w:proofErr w:type="gramEnd"/>
      <w:r>
        <w:t xml:space="preserve"> fit to calculate the </w:t>
      </w:r>
      <w:proofErr w:type="spellStart"/>
      <w:r>
        <w:t>AICc</w:t>
      </w:r>
      <w:proofErr w:type="spellEnd"/>
      <w:r>
        <w:t xml:space="preserve"> correction factor to be added to the total AIC for the fit</w:t>
      </w:r>
    </w:p>
    <w:p w:rsidR="00553662" w:rsidRDefault="00553662">
      <w:proofErr w:type="spellStart"/>
      <w:r>
        <w:t>rickerfit</w:t>
      </w:r>
      <w:proofErr w:type="spellEnd"/>
      <w:r>
        <w:t>- fits the Ricker model</w:t>
      </w:r>
      <w:r w:rsidR="00426F5D">
        <w:t xml:space="preserve"> using the </w:t>
      </w:r>
      <w:proofErr w:type="spellStart"/>
      <w:r w:rsidR="00426F5D">
        <w:t>Levenberg-Marquart</w:t>
      </w:r>
      <w:proofErr w:type="spellEnd"/>
      <w:r w:rsidR="00426F5D">
        <w:t xml:space="preserve"> nonlinear least squares method for nonlinear model fitting</w:t>
      </w:r>
      <w:r w:rsidR="00C6046B">
        <w:t xml:space="preserve"> to a given data frame</w:t>
      </w:r>
      <w:r w:rsidR="00426F5D">
        <w:t xml:space="preserve">. This function calls the </w:t>
      </w:r>
      <w:proofErr w:type="spellStart"/>
      <w:r w:rsidR="00426F5D">
        <w:t>nlsLM</w:t>
      </w:r>
      <w:proofErr w:type="spellEnd"/>
      <w:r w:rsidR="00426F5D">
        <w:t xml:space="preserve"> function from </w:t>
      </w:r>
      <w:proofErr w:type="spellStart"/>
      <w:r w:rsidR="00426F5D">
        <w:t>minpack.lm</w:t>
      </w:r>
      <w:proofErr w:type="spellEnd"/>
      <w:r w:rsidR="00426F5D">
        <w:t xml:space="preserve"> </w:t>
      </w:r>
      <w:r w:rsidR="00426F5D">
        <w:fldChar w:fldCharType="begin"/>
      </w:r>
      <w:r w:rsidR="00426F5D">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26F5D">
        <w:fldChar w:fldCharType="separate"/>
      </w:r>
      <w:r w:rsidR="00426F5D" w:rsidRPr="00426F5D">
        <w:rPr>
          <w:rFonts w:ascii="Calibri" w:hAnsi="Calibri" w:cs="Calibri"/>
        </w:rPr>
        <w:t>(Elzhov et al. 2016)</w:t>
      </w:r>
      <w:r w:rsidR="00426F5D">
        <w:fldChar w:fldCharType="end"/>
      </w:r>
      <w:r w:rsidR="00426F5D">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26F5D" w:rsidRDefault="00C6046B">
      <w:proofErr w:type="spellStart"/>
      <w:r>
        <w:lastRenderedPageBreak/>
        <w:t>splitnfit</w:t>
      </w:r>
      <w:proofErr w:type="spellEnd"/>
      <w:r>
        <w:t>- takes a given da</w:t>
      </w:r>
      <w:r w:rsidR="00C41851">
        <w:t xml:space="preserve">ta </w:t>
      </w:r>
      <w:proofErr w:type="gramStart"/>
      <w:r w:rsidR="00C41851">
        <w:t xml:space="preserve">fame,  </w:t>
      </w:r>
      <w:r w:rsidR="00017A9D">
        <w:t>fits</w:t>
      </w:r>
      <w:proofErr w:type="gramEnd"/>
      <w:r w:rsidR="00017A9D">
        <w:t xml:space="preserve"> the complete data series with the </w:t>
      </w:r>
      <w:proofErr w:type="spellStart"/>
      <w:r w:rsidR="00017A9D">
        <w:t>rickerfit</w:t>
      </w:r>
      <w:proofErr w:type="spellEnd"/>
      <w:r w:rsidR="00017A9D">
        <w:t xml:space="preserve"> function, then </w:t>
      </w:r>
      <w:r>
        <w:t xml:space="preserve">subsets it </w:t>
      </w:r>
      <w:r w:rsidR="00C41851">
        <w:t xml:space="preserve">in two </w:t>
      </w:r>
      <w:r w:rsidR="00017A9D">
        <w:t>by creating a break point three years after the start of the series</w:t>
      </w:r>
      <w:r>
        <w:t xml:space="preserve">, calls the </w:t>
      </w:r>
      <w:proofErr w:type="spellStart"/>
      <w:r>
        <w:t>rickerfit</w:t>
      </w:r>
      <w:proofErr w:type="spellEnd"/>
      <w:r>
        <w:t xml:space="preserve"> function t</w:t>
      </w:r>
      <w:r w:rsidR="00017A9D">
        <w:t>o fit the data from each subset</w:t>
      </w:r>
      <w:r>
        <w:t xml:space="preserve"> </w:t>
      </w:r>
      <w:r w:rsidR="00017A9D">
        <w:t xml:space="preserve"> produced there. Then the function walks through the data, increasing the break point by one time step each iteration, </w:t>
      </w:r>
      <w:r>
        <w:t xml:space="preserve">and compiles the AICs and break </w:t>
      </w:r>
      <w:proofErr w:type="spellStart"/>
      <w:r>
        <w:t>point</w:t>
      </w:r>
      <w:r w:rsidR="00C41851">
        <w:t>s</w:t>
      </w:r>
      <w:r>
        <w:t>s</w:t>
      </w:r>
      <w:proofErr w:type="spellEnd"/>
      <w:r>
        <w:t xml:space="preserve"> used for each fit, resulting in a data frame of break point combinations and respective AICs.</w:t>
      </w:r>
    </w:p>
    <w:p w:rsidR="00BA1A33" w:rsidRDefault="00017A9D">
      <w:proofErr w:type="spellStart"/>
      <w:r>
        <w:t>findbreakable</w:t>
      </w:r>
      <w:proofErr w:type="spellEnd"/>
      <w:r>
        <w:t xml:space="preserve">- examines the output from the </w:t>
      </w:r>
      <w:proofErr w:type="spellStart"/>
      <w:r>
        <w:t>splitnfit</w:t>
      </w:r>
      <w:proofErr w:type="spellEnd"/>
      <w:r>
        <w:t xml:space="preserve"> function to determine if any of the break point combinations produced might be further subdivided (</w:t>
      </w:r>
      <w:proofErr w:type="spellStart"/>
      <w:r>
        <w:t>ie</w:t>
      </w:r>
      <w:proofErr w:type="spellEnd"/>
      <w:r>
        <w:t>: has enough points to not violate the rule we set to only fit series with greater than 4 points)</w:t>
      </w:r>
      <w:r w:rsidR="00E65549">
        <w:t>.</w:t>
      </w:r>
    </w:p>
    <w:p w:rsidR="00017A9D" w:rsidRDefault="00017A9D">
      <w:proofErr w:type="spellStart"/>
      <w:r>
        <w:t>subsequentsplit</w:t>
      </w:r>
      <w:proofErr w:type="spellEnd"/>
      <w:r>
        <w:t xml:space="preserve">- used output from </w:t>
      </w:r>
      <w:proofErr w:type="spellStart"/>
      <w:r>
        <w:t>findbreakable</w:t>
      </w:r>
      <w:proofErr w:type="spellEnd"/>
      <w:r>
        <w:t xml:space="preserve"> function to identify </w:t>
      </w:r>
      <w:proofErr w:type="gramStart"/>
      <w:r>
        <w:t>cases  where</w:t>
      </w:r>
      <w:proofErr w:type="gramEnd"/>
      <w:r>
        <w:t xml:space="preserve"> data can further be </w:t>
      </w:r>
      <w:proofErr w:type="spellStart"/>
      <w:r>
        <w:t>subsetted</w:t>
      </w:r>
      <w:proofErr w:type="spellEnd"/>
      <w:r>
        <w:t xml:space="preserve"> using the </w:t>
      </w:r>
      <w:proofErr w:type="spellStart"/>
      <w:r>
        <w:t>splitnfit</w:t>
      </w:r>
      <w:proofErr w:type="spellEnd"/>
      <w:r>
        <w:t xml:space="preserve"> function, feeds those cases in, and compiles results together wi</w:t>
      </w:r>
      <w:r w:rsidR="00C41851">
        <w:t xml:space="preserve">th that produced by simpler break point combinations produced by </w:t>
      </w:r>
      <w:proofErr w:type="spellStart"/>
      <w:r w:rsidR="00C41851">
        <w:t>splitnfit</w:t>
      </w:r>
      <w:proofErr w:type="spellEnd"/>
      <w:r w:rsidR="00C41851">
        <w:t>.</w:t>
      </w:r>
    </w:p>
    <w:p w:rsidR="00C41851" w:rsidRDefault="00C41851">
      <w:proofErr w:type="spellStart"/>
      <w:r>
        <w:t>nbreaker</w:t>
      </w:r>
      <w:proofErr w:type="spellEnd"/>
      <w:r>
        <w:t xml:space="preserve">- uses </w:t>
      </w:r>
      <w:proofErr w:type="spellStart"/>
      <w:r>
        <w:t>splitnfit</w:t>
      </w:r>
      <w:proofErr w:type="spellEnd"/>
      <w:r>
        <w:t xml:space="preserve">, </w:t>
      </w:r>
      <w:proofErr w:type="spellStart"/>
      <w:r>
        <w:t>findbreakable</w:t>
      </w:r>
      <w:proofErr w:type="spellEnd"/>
      <w:r>
        <w:t xml:space="preserve">, and </w:t>
      </w:r>
      <w:proofErr w:type="spellStart"/>
      <w:r>
        <w:t>subsequentsplit</w:t>
      </w:r>
      <w:proofErr w:type="spellEnd"/>
      <w:r>
        <w:t>, combined with input data, to create a data frame consisting of a column of all possible break point combinations, and the respective AICs of the resultant fits.</w:t>
      </w:r>
      <w:r w:rsidR="00E65549">
        <w:t xml:space="preserve"> This function uses an iterative approach to allow simpler functions that break a data into two parts to be used to find an unlimited number of break points (within constraints of series length).</w:t>
      </w:r>
    </w:p>
    <w:p w:rsidR="006871C7" w:rsidRDefault="006871C7">
      <w:proofErr w:type="spellStart"/>
      <w:r>
        <w:t>AICtally</w:t>
      </w:r>
      <w:proofErr w:type="spellEnd"/>
      <w:r>
        <w:t xml:space="preserve">- takes data in, subjects it to </w:t>
      </w:r>
      <w:proofErr w:type="spellStart"/>
      <w:r>
        <w:t>nbreaker</w:t>
      </w:r>
      <w:proofErr w:type="spellEnd"/>
      <w:r>
        <w:t xml:space="preserve">, pulls out the AICs produced by </w:t>
      </w:r>
      <w:proofErr w:type="spellStart"/>
      <w:r>
        <w:t>nbreaker</w:t>
      </w:r>
      <w:proofErr w:type="spellEnd"/>
      <w:r>
        <w:t xml:space="preserve">, adds them together and counts the number of fits performed, number of breaks in the data, computes the corrected </w:t>
      </w:r>
      <w:proofErr w:type="spellStart"/>
      <w:r>
        <w:t>AICc</w:t>
      </w:r>
      <w:proofErr w:type="spellEnd"/>
      <w:r>
        <w:t xml:space="preserve"> using </w:t>
      </w:r>
      <w:proofErr w:type="spellStart"/>
      <w:r>
        <w:t>AICcorrection</w:t>
      </w:r>
      <w:proofErr w:type="spellEnd"/>
      <w:r>
        <w:t>. and returns these values as a data frame.</w:t>
      </w:r>
    </w:p>
    <w:p w:rsidR="006871C7" w:rsidRDefault="006871C7">
      <w:proofErr w:type="spellStart"/>
      <w:r>
        <w:t>allfits</w:t>
      </w:r>
      <w:proofErr w:type="spellEnd"/>
      <w:r>
        <w:t xml:space="preserve">- appends the results of </w:t>
      </w:r>
      <w:proofErr w:type="spellStart"/>
      <w:r>
        <w:t>nbreaker</w:t>
      </w:r>
      <w:proofErr w:type="spellEnd"/>
      <w:r>
        <w:t xml:space="preserve"> and </w:t>
      </w:r>
      <w:proofErr w:type="spellStart"/>
      <w:r>
        <w:t>AICtally</w:t>
      </w:r>
      <w:proofErr w:type="spellEnd"/>
      <w:r>
        <w:t xml:space="preserve"> together into a single data frame.</w:t>
      </w:r>
    </w:p>
    <w:p w:rsidR="006871C7" w:rsidRDefault="006871C7">
      <w:proofErr w:type="spellStart"/>
      <w:r>
        <w:t>equivalentfit</w:t>
      </w:r>
      <w:proofErr w:type="spellEnd"/>
      <w:r>
        <w:t xml:space="preserve">- takes in data, feeds it to </w:t>
      </w:r>
      <w:proofErr w:type="spellStart"/>
      <w:r>
        <w:t>allfits</w:t>
      </w:r>
      <w:proofErr w:type="spellEnd"/>
      <w:r>
        <w:t xml:space="preserve">, and uses the output from </w:t>
      </w:r>
      <w:proofErr w:type="spellStart"/>
      <w:r>
        <w:t>allfits</w:t>
      </w:r>
      <w:proofErr w:type="spellEnd"/>
      <w:r>
        <w:t xml:space="preserve"> to pull out the subset of all equivalently-performing </w:t>
      </w:r>
      <w:r w:rsidR="00E65549">
        <w:t xml:space="preserve">breakpoint combination fits (here, within 2 units of </w:t>
      </w:r>
      <w:proofErr w:type="spellStart"/>
      <w:r w:rsidR="00E65549">
        <w:t>AICc</w:t>
      </w:r>
      <w:proofErr w:type="spellEnd"/>
      <w:r w:rsidR="00E65549">
        <w:t>), and outputs these fits as a data frame.</w:t>
      </w:r>
    </w:p>
    <w:p w:rsidR="00E65549" w:rsidRDefault="00E65549">
      <w:proofErr w:type="spellStart"/>
      <w:r>
        <w:t>bestfit</w:t>
      </w:r>
      <w:proofErr w:type="spellEnd"/>
      <w:r>
        <w:t xml:space="preserve">- feeds data to the </w:t>
      </w:r>
      <w:proofErr w:type="spellStart"/>
      <w:r>
        <w:t>equivalentfit</w:t>
      </w:r>
      <w:proofErr w:type="spellEnd"/>
      <w:r>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t>AICc</w:t>
      </w:r>
      <w:proofErr w:type="spellEnd"/>
      <w:r>
        <w:t>)</w:t>
      </w:r>
      <w:r w:rsidR="00EF0195">
        <w:t xml:space="preserve"> to output the specifics of that break point combination as a data frame.</w:t>
      </w:r>
    </w:p>
    <w:p w:rsidR="00EF0195" w:rsidRDefault="00EF0195">
      <w:proofErr w:type="spellStart"/>
      <w:r>
        <w:t>bestmodel</w:t>
      </w:r>
      <w:proofErr w:type="spellEnd"/>
      <w:r>
        <w:t xml:space="preserve">- feeds data to the </w:t>
      </w:r>
      <w:proofErr w:type="spellStart"/>
      <w:r>
        <w:t>bestfit</w:t>
      </w:r>
      <w:proofErr w:type="spellEnd"/>
      <w:r>
        <w:t xml:space="preserve"> function to identify the best break point combination, and then use that information to create a data frame describing the parameter estimates (r, </w:t>
      </w:r>
      <w:proofErr w:type="gramStart"/>
      <w:r>
        <w:t>K</w:t>
      </w:r>
      <w:proofErr w:type="gramEnd"/>
      <w:r>
        <w:t xml:space="preserve"> and standard error for each) for fitting the Ricker model to each of the subsets of timeseries, allowing a user to quantify how the dynamic rule found by fitting the model changes at each break point.</w:t>
      </w:r>
    </w:p>
    <w:p w:rsidR="00EF0195" w:rsidRDefault="00EF0195">
      <w:proofErr w:type="spellStart"/>
      <w:r>
        <w:t>RSdetector</w:t>
      </w:r>
      <w:proofErr w:type="spellEnd"/>
      <w:r>
        <w:t>- uses the raw time series data to produce a report, calling all the previous functions</w:t>
      </w:r>
      <w:r w:rsidR="006A403A">
        <w:t>, either directly, or through other functions, with short explanatory text preceding each result</w:t>
      </w:r>
      <w:r>
        <w:t>. First, a simple plot of population over time is produced (N(t) by t), then data is fed to the add</w:t>
      </w:r>
      <w:r w:rsidR="008A2623">
        <w:t>Nt1 function, and the resultant</w:t>
      </w:r>
      <w:r>
        <w:t xml:space="preserve"> N(t), N(t+1) data is plotted to visualize the potential for the data to conform to a </w:t>
      </w:r>
      <w:r w:rsidR="006A403A">
        <w:t>R</w:t>
      </w:r>
      <w:r>
        <w:t>icker curve.</w:t>
      </w:r>
      <w:r w:rsidR="006A403A">
        <w:t xml:space="preserve"> Then, the data is fed through the </w:t>
      </w:r>
      <w:proofErr w:type="spellStart"/>
      <w:r w:rsidR="006A403A">
        <w:t>allfits</w:t>
      </w:r>
      <w:proofErr w:type="spellEnd"/>
      <w:r w:rsidR="006A403A">
        <w:t xml:space="preserve"> function, producing a complete list of all break point combinations tested and their respective fit statistics. The data is subsequently fed through the </w:t>
      </w:r>
      <w:proofErr w:type="spellStart"/>
      <w:r w:rsidR="006A403A">
        <w:t>equivalentfit</w:t>
      </w:r>
      <w:proofErr w:type="spellEnd"/>
      <w:r w:rsidR="006A403A">
        <w:t xml:space="preserve"> and </w:t>
      </w:r>
      <w:proofErr w:type="spellStart"/>
      <w:r w:rsidR="006A403A">
        <w:t>bestfit</w:t>
      </w:r>
      <w:proofErr w:type="spellEnd"/>
      <w:r w:rsidR="006A403A">
        <w:t xml:space="preserve"> functions so that a user can assess how the decision rules specified impacted the selection of the best model. Finally, the data is fed through the </w:t>
      </w:r>
      <w:proofErr w:type="spellStart"/>
      <w:r w:rsidR="006A403A">
        <w:t>bestmodel</w:t>
      </w:r>
      <w:proofErr w:type="spellEnd"/>
      <w:r w:rsidR="006A403A">
        <w:t xml:space="preserve"> function to produce the </w:t>
      </w:r>
      <w:r w:rsidR="006A403A">
        <w:lastRenderedPageBreak/>
        <w:t>set of regression parameters for each time series subset produced by the best break point combination found.</w:t>
      </w:r>
    </w:p>
    <w:p w:rsidR="00F03FA1" w:rsidRDefault="00F03FA1">
      <w:pPr>
        <w:rPr>
          <w:i/>
        </w:rPr>
      </w:pPr>
      <w:r w:rsidRPr="00F03FA1">
        <w:rPr>
          <w:i/>
        </w:rPr>
        <w:t>Simulations</w:t>
      </w:r>
    </w:p>
    <w:p w:rsidR="00EE3D4F" w:rsidRDefault="00592CE1">
      <w:r>
        <w:t>A function was created to simulate time series data following Ricker dynamics under set break point combination conditions. The function takes values for of start year, number of years to simulate, % noise,</w:t>
      </w:r>
      <w:r w:rsidR="00F64495">
        <w:t xml:space="preserve"> a starting population N,</w:t>
      </w:r>
      <w:r>
        <w:t xml:space="preserve"> starting values for K and r, a break point combination, a % change in K and a % change in r to be simulated for each break point.  Percent noise was included </w:t>
      </w:r>
      <w:proofErr w:type="gramStart"/>
      <w:r>
        <w:t>as a means to</w:t>
      </w:r>
      <w:proofErr w:type="gramEnd"/>
      <w:r>
        <w:t xml:space="preserve"> simulate sampling error that would be observed in a real sampling plan, and was simulated by creating a continuous interval from 100%-noise to 100%+noise, randomly sampling from within that interval, and multiplying the predicted observation N(t+1) by the resultant value. Change of K and r at each break point were randomly </w:t>
      </w:r>
      <w:proofErr w:type="gramStart"/>
      <w:r>
        <w:t>selected  by</w:t>
      </w:r>
      <w:proofErr w:type="gramEnd"/>
      <w:r>
        <w:t xml:space="preserve"> the script to either increase or decrease by the given % change. </w:t>
      </w:r>
    </w:p>
    <w:p w:rsidR="00C06C09" w:rsidRDefault="00C06C09">
      <w:r>
        <w:t xml:space="preserve">The simulated data were fed into a function that tested the regime shift detector model </w:t>
      </w:r>
      <w:proofErr w:type="gramStart"/>
      <w:r>
        <w:t>was able to</w:t>
      </w:r>
      <w:proofErr w:type="gramEnd"/>
      <w:r>
        <w:t xml:space="preserve"> identify the breaks as set for the simulation by comparing the input conditions to those output by the </w:t>
      </w:r>
      <w:proofErr w:type="spellStart"/>
      <w:r>
        <w:t>bestmodel</w:t>
      </w:r>
      <w:proofErr w:type="spellEnd"/>
      <w:r>
        <w:t xml:space="preserve"> function in the regime shift detector script file. Results of comparing the input to the output were encoded as follows: </w:t>
      </w:r>
    </w:p>
    <w:p w:rsidR="00C06C09" w:rsidRDefault="00F64495" w:rsidP="00F64495">
      <w:pPr>
        <w:pStyle w:val="ListParagraph"/>
        <w:numPr>
          <w:ilvl w:val="0"/>
          <w:numId w:val="1"/>
        </w:numPr>
      </w:pPr>
      <w:r>
        <w:t>script</w:t>
      </w:r>
      <w:r w:rsidR="00C06C09">
        <w:t xml:space="preserve"> was successful at detecting all break points and simulation conditions</w:t>
      </w:r>
    </w:p>
    <w:p w:rsidR="00C06C09" w:rsidRDefault="00F64495" w:rsidP="00C06C09">
      <w:pPr>
        <w:pStyle w:val="ListParagraph"/>
        <w:numPr>
          <w:ilvl w:val="0"/>
          <w:numId w:val="1"/>
        </w:numPr>
      </w:pPr>
      <w:r>
        <w:t xml:space="preserve">script identified </w:t>
      </w:r>
      <w:r w:rsidR="00C06C09">
        <w:t>all simulated breaks, but also found one or more</w:t>
      </w:r>
      <w:r>
        <w:t xml:space="preserve"> ‘extra’ breaks</w:t>
      </w:r>
    </w:p>
    <w:p w:rsidR="00F64495" w:rsidRDefault="00F64495" w:rsidP="00C06C09">
      <w:pPr>
        <w:pStyle w:val="ListParagraph"/>
        <w:numPr>
          <w:ilvl w:val="0"/>
          <w:numId w:val="1"/>
        </w:numPr>
      </w:pPr>
      <w:r>
        <w:t>script missed one of the simulated breaks, but all others found were correct</w:t>
      </w:r>
    </w:p>
    <w:p w:rsidR="00F64495" w:rsidRDefault="00F64495" w:rsidP="00C06C09">
      <w:pPr>
        <w:pStyle w:val="ListParagraph"/>
        <w:numPr>
          <w:ilvl w:val="0"/>
          <w:numId w:val="1"/>
        </w:numPr>
      </w:pPr>
      <w:r>
        <w:t>script identified the correct number of breaks, but one or more breaks were mismatched</w:t>
      </w:r>
    </w:p>
    <w:p w:rsidR="00F64495" w:rsidRDefault="00F64495" w:rsidP="00C06C09">
      <w:pPr>
        <w:pStyle w:val="ListParagraph"/>
        <w:numPr>
          <w:ilvl w:val="0"/>
          <w:numId w:val="1"/>
        </w:numPr>
      </w:pPr>
      <w:r>
        <w:t>no correct breaks were identified by the script, or breaks were identified in a no-break scenario</w:t>
      </w:r>
    </w:p>
    <w:p w:rsidR="00F64495" w:rsidRDefault="00F64495" w:rsidP="00F64495">
      <w:r>
        <w:t xml:space="preserve">A base scenario was constructed, with start year =1, number of years = 25, a starting population of 3000,  a sampling error of up to 5%, </w:t>
      </w:r>
      <w:r w:rsidR="00CD4221">
        <w:t xml:space="preserve"> a starting value for K = 2000, a starting value for r =2, a % change at each break point of 40 and 20% for K and r respectively, and a set of 0, 1, 2, or 3 break points randomly selected from within the possible values defined by start year and number of years.</w:t>
      </w:r>
      <w:r>
        <w:br/>
      </w:r>
      <w:r>
        <w:br/>
        <w:t>This script was used to test the frequency of a given result under a variety of different scenarios by changing the value of one parameter at a time</w:t>
      </w:r>
      <w:r w:rsidR="00CD4221">
        <w:t xml:space="preserve"> from the base scenario. Specifically, the impact of different sizes of regime shift was tested by creating scenarios where the % change in r and K were individually modified at 10% intervals from 0 to 90%, the impact of length of time series was examined by extending the length of the time series by 2 year intervals from 25 to 33</w:t>
      </w:r>
      <w:r w:rsidR="0075339F">
        <w:t>, and the impact of sampling error was tested at 1, 5, 10%, and every 10% interval thereafter to 90%. Each of these scenarios was run on 0, 1, 2 and 3 break point combinations, and each scenario by break point combination was iterated 500 times with newly simulated data.  Results from the simulations were compiled at intervals of 50 iterations and stored as csv files within the project repository for further analysis.</w:t>
      </w:r>
      <w:r w:rsidR="001E7BBE">
        <w:t xml:space="preserve"> The complete script which simulates the data, applies the regime shift detector, and compiles the results is available at: </w:t>
      </w:r>
      <w:hyperlink r:id="rId6" w:history="1">
        <w:r w:rsidR="001E7BBE" w:rsidRPr="002C54EB">
          <w:rPr>
            <w:rStyle w:val="Hyperlink"/>
          </w:rPr>
          <w:t>https://github.com/cbahlai/monarch_regime/blob/master/simulations.R</w:t>
        </w:r>
      </w:hyperlink>
    </w:p>
    <w:p w:rsidR="00F03FA1" w:rsidRDefault="00F03FA1">
      <w:pPr>
        <w:rPr>
          <w:i/>
        </w:rPr>
      </w:pPr>
      <w:r w:rsidRPr="00F03FA1">
        <w:rPr>
          <w:i/>
        </w:rPr>
        <w:t>Case studies</w:t>
      </w:r>
    </w:p>
    <w:p w:rsidR="00AE0A78" w:rsidRDefault="00AE0A78">
      <w:r>
        <w:lastRenderedPageBreak/>
        <w:t xml:space="preserve">We used two case studies to test the performance of the regime shift detector script on population time series data produced under natural conditions as parts of observational experiments. Both case studies involve nearly two decades of observations of economically or culturally important insect species, however, one case examines an invasion process, and another examines a population decline, both occurring over approximately the same </w:t>
      </w:r>
      <w:proofErr w:type="gramStart"/>
      <w:r>
        <w:t>time period</w:t>
      </w:r>
      <w:proofErr w:type="gramEnd"/>
      <w:r>
        <w:t xml:space="preserve"> in recent history.</w:t>
      </w:r>
    </w:p>
    <w:p w:rsidR="00AE0A78" w:rsidRDefault="00AE0A78">
      <w:r w:rsidRPr="00AE0A78">
        <w:rPr>
          <w:i/>
        </w:rPr>
        <w:t xml:space="preserve">Harmonia </w:t>
      </w:r>
      <w:proofErr w:type="spellStart"/>
      <w:r w:rsidRPr="00AE0A78">
        <w:rPr>
          <w:i/>
        </w:rPr>
        <w:t>axyridis</w:t>
      </w:r>
      <w:proofErr w:type="spellEnd"/>
      <w:r>
        <w:t xml:space="preserve"> in southwestern Michigan</w:t>
      </w:r>
    </w:p>
    <w:p w:rsidR="00AE0A78" w:rsidRPr="00AE0A78" w:rsidRDefault="00AE0A78">
      <w:r>
        <w:t>Monarch butterflies in Mexican overwintering grounds</w:t>
      </w:r>
      <w:bookmarkStart w:id="0" w:name="_GoBack"/>
      <w:bookmarkEnd w:id="0"/>
    </w:p>
    <w:p w:rsidR="00F03FA1" w:rsidRDefault="00F03FA1">
      <w:r>
        <w:t>Results</w:t>
      </w:r>
    </w:p>
    <w:p w:rsidR="00F03FA1" w:rsidRDefault="00F03FA1">
      <w:r>
        <w:t>Discussion</w:t>
      </w:r>
    </w:p>
    <w:p w:rsidR="00426F5D" w:rsidRDefault="00426F5D">
      <w:r>
        <w:t xml:space="preserve">The </w:t>
      </w:r>
      <w:proofErr w:type="spellStart"/>
      <w:r>
        <w:t>rickerfit</w:t>
      </w:r>
      <w:proofErr w:type="spellEnd"/>
      <w:r>
        <w:t xml:space="preserve"> function was set to have a starting value of r at 1.5. for populations expected to deviate from this value dramatically, setting this value to one closer to the expected value will aide in model convergence.</w:t>
      </w:r>
    </w:p>
    <w:p w:rsidR="00F03FA1" w:rsidRDefault="00F03FA1">
      <w:r>
        <w:t>Conclusions</w:t>
      </w:r>
    </w:p>
    <w:p w:rsidR="00F03FA1" w:rsidRDefault="00F03FA1">
      <w:r>
        <w:t>References</w:t>
      </w:r>
    </w:p>
    <w:p w:rsidR="00426F5D" w:rsidRPr="00426F5D" w:rsidRDefault="005F269F" w:rsidP="00426F5D">
      <w:pPr>
        <w:pStyle w:val="Bibliography"/>
        <w:rPr>
          <w:rFonts w:ascii="Calibri" w:hAnsi="Calibri" w:cs="Calibri"/>
        </w:rPr>
      </w:pPr>
      <w:r>
        <w:fldChar w:fldCharType="begin"/>
      </w:r>
      <w:r w:rsidR="007A509C">
        <w:instrText xml:space="preserve"> ADDIN ZOTERO_BIBL {"custom":[]} CSL_BIBLIOGRAPHY </w:instrText>
      </w:r>
      <w:r>
        <w:fldChar w:fldCharType="separate"/>
      </w:r>
      <w:r w:rsidR="00426F5D" w:rsidRPr="00426F5D">
        <w:rPr>
          <w:rFonts w:ascii="Calibri" w:hAnsi="Calibri" w:cs="Calibri"/>
          <w:b/>
          <w:bCs/>
        </w:rPr>
        <w:t>Bahlai, C. A., W. vander Werf, M. O’Neal, L. Hemerik, and D. A. Landis</w:t>
      </w:r>
      <w:r w:rsidR="00426F5D" w:rsidRPr="00426F5D">
        <w:rPr>
          <w:rFonts w:ascii="Calibri" w:hAnsi="Calibri" w:cs="Calibri"/>
        </w:rPr>
        <w:t xml:space="preserve">. </w:t>
      </w:r>
      <w:r w:rsidR="00426F5D" w:rsidRPr="00426F5D">
        <w:rPr>
          <w:rFonts w:ascii="Calibri" w:hAnsi="Calibri" w:cs="Calibri"/>
          <w:b/>
          <w:bCs/>
        </w:rPr>
        <w:t>2015</w:t>
      </w:r>
      <w:r w:rsidR="00426F5D" w:rsidRPr="00426F5D">
        <w:rPr>
          <w:rFonts w:ascii="Calibri" w:hAnsi="Calibri" w:cs="Calibri"/>
        </w:rPr>
        <w:t>. Shifts in dynamic regime of an invasive lady beetle are linked to the invasion and insecticidal management of its prey. Ecological Applications.</w:t>
      </w:r>
    </w:p>
    <w:p w:rsidR="00426F5D" w:rsidRPr="00426F5D" w:rsidRDefault="00426F5D" w:rsidP="00426F5D">
      <w:pPr>
        <w:pStyle w:val="Bibliography"/>
        <w:rPr>
          <w:rFonts w:ascii="Calibri" w:hAnsi="Calibri" w:cs="Calibri"/>
        </w:rPr>
      </w:pPr>
      <w:r w:rsidRPr="00426F5D">
        <w:rPr>
          <w:rFonts w:ascii="Calibri" w:hAnsi="Calibri" w:cs="Calibri"/>
          <w:b/>
          <w:bCs/>
        </w:rPr>
        <w:t>Burnham, K. P., and D. R. Anderson</w:t>
      </w:r>
      <w:r w:rsidRPr="00426F5D">
        <w:rPr>
          <w:rFonts w:ascii="Calibri" w:hAnsi="Calibri" w:cs="Calibri"/>
        </w:rPr>
        <w:t xml:space="preserve">. </w:t>
      </w:r>
      <w:r w:rsidRPr="00426F5D">
        <w:rPr>
          <w:rFonts w:ascii="Calibri" w:hAnsi="Calibri" w:cs="Calibri"/>
          <w:b/>
          <w:bCs/>
        </w:rPr>
        <w:t>2002</w:t>
      </w:r>
      <w:r w:rsidRPr="00426F5D">
        <w:rPr>
          <w:rFonts w:ascii="Calibri" w:hAnsi="Calibri" w:cs="Calibri"/>
        </w:rPr>
        <w:t>. Model selection and multimodal inference: a practical information-theoretic approach, 2nd ed. Springer Science + Business Media, LLC, New York.</w:t>
      </w:r>
    </w:p>
    <w:p w:rsidR="00426F5D" w:rsidRPr="00426F5D" w:rsidRDefault="00426F5D" w:rsidP="00426F5D">
      <w:pPr>
        <w:pStyle w:val="Bibliography"/>
        <w:rPr>
          <w:rFonts w:ascii="Calibri" w:hAnsi="Calibri" w:cs="Calibri"/>
        </w:rPr>
      </w:pPr>
      <w:r w:rsidRPr="00426F5D">
        <w:rPr>
          <w:rFonts w:ascii="Calibri" w:hAnsi="Calibri" w:cs="Calibri"/>
          <w:b/>
          <w:bCs/>
        </w:rPr>
        <w:t>Elzhov, T. V., K. M. Mullen, A.-N. Spiess, and B. Bolker</w:t>
      </w:r>
      <w:r w:rsidRPr="00426F5D">
        <w:rPr>
          <w:rFonts w:ascii="Calibri" w:hAnsi="Calibri" w:cs="Calibri"/>
        </w:rPr>
        <w:t xml:space="preserve">. </w:t>
      </w:r>
      <w:r w:rsidRPr="00426F5D">
        <w:rPr>
          <w:rFonts w:ascii="Calibri" w:hAnsi="Calibri" w:cs="Calibri"/>
          <w:b/>
          <w:bCs/>
        </w:rPr>
        <w:t>2016</w:t>
      </w:r>
      <w:r w:rsidRPr="00426F5D">
        <w:rPr>
          <w:rFonts w:ascii="Calibri" w:hAnsi="Calibri" w:cs="Calibri"/>
        </w:rPr>
        <w:t>. minpack. lm: R Interface to the Levenberg-Marquardt Nonlinear Least-Squares Algorithm Found in MINPACK, R package version 1.2-1.</w:t>
      </w:r>
    </w:p>
    <w:p w:rsidR="00426F5D" w:rsidRPr="00426F5D" w:rsidRDefault="00426F5D" w:rsidP="00426F5D">
      <w:pPr>
        <w:pStyle w:val="Bibliography"/>
        <w:rPr>
          <w:rFonts w:ascii="Calibri" w:hAnsi="Calibri" w:cs="Calibri"/>
        </w:rPr>
      </w:pPr>
      <w:r w:rsidRPr="00426F5D">
        <w:rPr>
          <w:rFonts w:ascii="Calibri" w:hAnsi="Calibri" w:cs="Calibri"/>
          <w:b/>
          <w:bCs/>
        </w:rPr>
        <w:t>R Development Core Team</w:t>
      </w:r>
      <w:r w:rsidRPr="00426F5D">
        <w:rPr>
          <w:rFonts w:ascii="Calibri" w:hAnsi="Calibri" w:cs="Calibri"/>
        </w:rPr>
        <w:t xml:space="preserve">. </w:t>
      </w:r>
      <w:r w:rsidRPr="00426F5D">
        <w:rPr>
          <w:rFonts w:ascii="Calibri" w:hAnsi="Calibri" w:cs="Calibri"/>
          <w:b/>
          <w:bCs/>
        </w:rPr>
        <w:t>2017</w:t>
      </w:r>
      <w:r w:rsidRPr="00426F5D">
        <w:rPr>
          <w:rFonts w:ascii="Calibri" w:hAnsi="Calibri" w:cs="Calibri"/>
        </w:rPr>
        <w:t>. R: A Language and Environment for Statistical Computing 3.3.3. R Foundation for Statistical Computing.</w:t>
      </w:r>
    </w:p>
    <w:p w:rsidR="00426F5D" w:rsidRPr="00426F5D" w:rsidRDefault="00426F5D" w:rsidP="00426F5D">
      <w:pPr>
        <w:pStyle w:val="Bibliography"/>
        <w:rPr>
          <w:rFonts w:ascii="Calibri" w:hAnsi="Calibri" w:cs="Calibri"/>
        </w:rPr>
      </w:pPr>
      <w:r w:rsidRPr="00426F5D">
        <w:rPr>
          <w:rFonts w:ascii="Calibri" w:hAnsi="Calibri" w:cs="Calibri"/>
          <w:b/>
          <w:bCs/>
        </w:rPr>
        <w:t>RStudio Team</w:t>
      </w:r>
      <w:r w:rsidRPr="00426F5D">
        <w:rPr>
          <w:rFonts w:ascii="Calibri" w:hAnsi="Calibri" w:cs="Calibri"/>
        </w:rPr>
        <w:t xml:space="preserve">. </w:t>
      </w:r>
      <w:r w:rsidRPr="00426F5D">
        <w:rPr>
          <w:rFonts w:ascii="Calibri" w:hAnsi="Calibri" w:cs="Calibri"/>
          <w:b/>
          <w:bCs/>
        </w:rPr>
        <w:t>2015</w:t>
      </w:r>
      <w:r w:rsidRPr="00426F5D">
        <w:rPr>
          <w:rFonts w:ascii="Calibri" w:hAnsi="Calibri" w:cs="Calibri"/>
        </w:rPr>
        <w:t>. RStudio: Integrated Development for R (RStudio, Inc., Boston, MA, 2015). URL: https://www. rstudio. com/products/rstudio.</w:t>
      </w:r>
    </w:p>
    <w:p w:rsidR="005F269F" w:rsidRDefault="005F269F">
      <w:r>
        <w:fldChar w:fldCharType="end"/>
      </w:r>
    </w:p>
    <w:sectPr w:rsidR="005F26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7A9D"/>
    <w:rsid w:val="001707D6"/>
    <w:rsid w:val="001E7BBE"/>
    <w:rsid w:val="00351C6A"/>
    <w:rsid w:val="00361520"/>
    <w:rsid w:val="00400898"/>
    <w:rsid w:val="004064FD"/>
    <w:rsid w:val="00426F5D"/>
    <w:rsid w:val="00553662"/>
    <w:rsid w:val="00592CE1"/>
    <w:rsid w:val="005F269F"/>
    <w:rsid w:val="00621E6F"/>
    <w:rsid w:val="00656A99"/>
    <w:rsid w:val="006871C7"/>
    <w:rsid w:val="006A403A"/>
    <w:rsid w:val="007328EE"/>
    <w:rsid w:val="0075339F"/>
    <w:rsid w:val="007A509C"/>
    <w:rsid w:val="008A2623"/>
    <w:rsid w:val="00957A84"/>
    <w:rsid w:val="00AE0A78"/>
    <w:rsid w:val="00B570CE"/>
    <w:rsid w:val="00B86EB3"/>
    <w:rsid w:val="00BA1A33"/>
    <w:rsid w:val="00C02966"/>
    <w:rsid w:val="00C06C09"/>
    <w:rsid w:val="00C41851"/>
    <w:rsid w:val="00C6046B"/>
    <w:rsid w:val="00CA5A17"/>
    <w:rsid w:val="00CD4221"/>
    <w:rsid w:val="00E45CE4"/>
    <w:rsid w:val="00E65549"/>
    <w:rsid w:val="00EE3D4F"/>
    <w:rsid w:val="00EF0195"/>
    <w:rsid w:val="00F03FA1"/>
    <w:rsid w:val="00F644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A37516"/>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blob/master/simulations.R" TargetMode="External"/><Relationship Id="rId5" Type="http://schemas.openxmlformats.org/officeDocument/2006/relationships/hyperlink" Target="https://github.com/cbahlai/monarch_regime"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48</TotalTime>
  <Pages>5</Pages>
  <Words>3177</Words>
  <Characters>18113</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7</cp:revision>
  <dcterms:created xsi:type="dcterms:W3CDTF">2017-06-21T14:00:00Z</dcterms:created>
  <dcterms:modified xsi:type="dcterms:W3CDTF">2017-06-22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xgy00Dhn"/&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